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Project Id :</w:t>
      </w:r>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Project Id :</w:t>
      </w:r>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H.M.L.H Bandara</w:t>
      </w:r>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r>
        <w:rPr>
          <w:sz w:val="28"/>
          <w:szCs w:val="28"/>
        </w:rPr>
        <w:t>Widanagamachchi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r>
        <w:rPr>
          <w:sz w:val="28"/>
          <w:szCs w:val="28"/>
        </w:rPr>
        <w:t>Geekiyanag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r w:rsidR="006C13A4" w:rsidRPr="006C13A4">
        <w:rPr>
          <w:sz w:val="28"/>
          <w:szCs w:val="28"/>
        </w:rPr>
        <w:t>Lakmal Rupasinghe</w:t>
      </w:r>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Bandara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r w:rsidRPr="00057A4A">
              <w:t xml:space="preserve">Widanagamachchi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r w:rsidRPr="00057A4A">
              <w:t>Geekiyanag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r w:rsidR="00057A4A" w:rsidRPr="006C13A4">
        <w:rPr>
          <w:sz w:val="28"/>
          <w:szCs w:val="28"/>
        </w:rPr>
        <w:t>Lakmal Rupasinghe</w:t>
      </w:r>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2E2545">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2E2545">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2E2545">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2E2545">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2E2545">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6FC9773A"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3F52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618DE100"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5F4120">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726E8AFA"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5F4120">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4B5C5EE"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5F4120">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11850911"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7674EC">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7674EC">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79F2B57C" w14:textId="45E6675D" w:rsidR="002177EE"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9621C5">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bookmarkStart w:id="5" w:name="_GoBack"/>
      <w:bookmarkEnd w:id="5"/>
    </w:p>
    <w:p w14:paraId="609D77CF" w14:textId="220AC06E"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r w:rsidRPr="00AC56B6">
        <w:t xml:space="preserve">If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 xml:space="preserve">to read that document in wrong way. It might </w:t>
      </w:r>
      <w:r w:rsidR="00BC265D">
        <w:lastRenderedPageBreak/>
        <w:t>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w:t>
      </w:r>
      <w:r>
        <w:lastRenderedPageBreak/>
        <w:t xml:space="preserve">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blockchain, because t</w:t>
      </w:r>
      <w:r w:rsidRPr="00AC56B6">
        <w:t xml:space="preserve">here is a huge risk of stealing or corrupt those records in digital word nowadays. For </w:t>
      </w:r>
      <w:r>
        <w:t xml:space="preserve">an </w:t>
      </w:r>
      <w:r w:rsidRPr="00AC56B6">
        <w:t>Example WannaCry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blockchain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65408"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7E73B149" w14:textId="1CE9364D" w:rsidR="009621C5" w:rsidRPr="009621C5" w:rsidRDefault="00283051" w:rsidP="009621C5">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9621C5" w:rsidRPr="009621C5">
        <w:rPr>
          <w:noProof/>
          <w:sz w:val="32"/>
        </w:rPr>
        <w:t>[1]</w:t>
      </w:r>
      <w:r w:rsidR="009621C5" w:rsidRPr="009621C5">
        <w:rPr>
          <w:noProof/>
          <w:sz w:val="32"/>
        </w:rPr>
        <w:tab/>
        <w:t xml:space="preserve">D. Gupta and S. Goswami, “Object Recognition based on Template Matching and Correlation Method in Hyperspectral Images Divya Gupta,” </w:t>
      </w:r>
      <w:r w:rsidR="009621C5" w:rsidRPr="009621C5">
        <w:rPr>
          <w:i/>
          <w:iCs/>
          <w:noProof/>
          <w:sz w:val="32"/>
        </w:rPr>
        <w:t>Int. J. Comput. Appl.</w:t>
      </w:r>
      <w:r w:rsidR="009621C5" w:rsidRPr="009621C5">
        <w:rPr>
          <w:noProof/>
          <w:sz w:val="32"/>
        </w:rPr>
        <w:t>, vol. 166, no. 11, pp. 38–43, 2017.</w:t>
      </w:r>
    </w:p>
    <w:p w14:paraId="37654777"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2]</w:t>
      </w:r>
      <w:r w:rsidRPr="009621C5">
        <w:rPr>
          <w:noProof/>
          <w:sz w:val="32"/>
        </w:rPr>
        <w:tab/>
        <w:t xml:space="preserve">N. S. Hashemi, R. B. Aghdam, A. S. B. Ghiasi, and P. Fatemi, “Template Matching Advances and Applications in Image Analysis,” </w:t>
      </w:r>
      <w:r w:rsidRPr="009621C5">
        <w:rPr>
          <w:i/>
          <w:iCs/>
          <w:noProof/>
          <w:sz w:val="32"/>
        </w:rPr>
        <w:t>Am. Sci. Res. J. Eng. Technol. Sci.</w:t>
      </w:r>
      <w:r w:rsidRPr="009621C5">
        <w:rPr>
          <w:noProof/>
          <w:sz w:val="32"/>
        </w:rPr>
        <w:t>, pp. 91–96, 2016.</w:t>
      </w:r>
    </w:p>
    <w:p w14:paraId="43736324"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3]</w:t>
      </w:r>
      <w:r w:rsidRPr="009621C5">
        <w:rPr>
          <w:noProof/>
          <w:sz w:val="32"/>
        </w:rPr>
        <w:tab/>
        <w:t xml:space="preserve">V. S and S. A, “Template Matching Technique for Searching Words in Document Images,” </w:t>
      </w:r>
      <w:r w:rsidRPr="009621C5">
        <w:rPr>
          <w:i/>
          <w:iCs/>
          <w:noProof/>
          <w:sz w:val="32"/>
        </w:rPr>
        <w:t>Int. J. Cybern. Informatics</w:t>
      </w:r>
      <w:r w:rsidRPr="009621C5">
        <w:rPr>
          <w:noProof/>
          <w:sz w:val="32"/>
        </w:rPr>
        <w:t>, vol. 4, no. 6, pp. 25–35, 2015.</w:t>
      </w:r>
    </w:p>
    <w:p w14:paraId="3CAF3DC9"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4]</w:t>
      </w:r>
      <w:r w:rsidRPr="009621C5">
        <w:rPr>
          <w:noProof/>
          <w:sz w:val="32"/>
        </w:rPr>
        <w:tab/>
        <w:t xml:space="preserve">J. Greenhalgh and M. Mirmehdi, “Recognizing text-based traffic signs,” </w:t>
      </w:r>
      <w:r w:rsidRPr="009621C5">
        <w:rPr>
          <w:i/>
          <w:iCs/>
          <w:noProof/>
          <w:sz w:val="32"/>
        </w:rPr>
        <w:t>IEEE Trans. Intell. Transp. Syst.</w:t>
      </w:r>
      <w:r w:rsidRPr="009621C5">
        <w:rPr>
          <w:noProof/>
          <w:sz w:val="32"/>
        </w:rPr>
        <w:t>, vol. 16, no. 3, pp. 1360–1369, 2015.</w:t>
      </w:r>
    </w:p>
    <w:p w14:paraId="29E21C77"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5]</w:t>
      </w:r>
      <w:r w:rsidRPr="009621C5">
        <w:rPr>
          <w:noProof/>
          <w:sz w:val="32"/>
        </w:rPr>
        <w:tab/>
        <w:t xml:space="preserve">A. Chaudhuri, K. Mandaviya, P. Badelia, and S. K Ghosh, </w:t>
      </w:r>
      <w:r w:rsidRPr="009621C5">
        <w:rPr>
          <w:i/>
          <w:iCs/>
          <w:noProof/>
          <w:sz w:val="32"/>
        </w:rPr>
        <w:t>Optical Character Recognition Systems for Different Languages with Soft Computing</w:t>
      </w:r>
      <w:r w:rsidRPr="009621C5">
        <w:rPr>
          <w:noProof/>
          <w:sz w:val="32"/>
        </w:rPr>
        <w:t>, vol. 352. 2017.</w:t>
      </w:r>
    </w:p>
    <w:p w14:paraId="626ACFE7"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6]</w:t>
      </w:r>
      <w:r w:rsidRPr="009621C5">
        <w:rPr>
          <w:noProof/>
          <w:sz w:val="32"/>
        </w:rPr>
        <w:tab/>
        <w:t xml:space="preserve">V. S and S. A, “Performance Comparison of OCR Tools,” </w:t>
      </w:r>
      <w:r w:rsidRPr="009621C5">
        <w:rPr>
          <w:i/>
          <w:iCs/>
          <w:noProof/>
          <w:sz w:val="32"/>
        </w:rPr>
        <w:t>Int. J. UbiComp</w:t>
      </w:r>
      <w:r w:rsidRPr="009621C5">
        <w:rPr>
          <w:noProof/>
          <w:sz w:val="32"/>
        </w:rPr>
        <w:t>, vol. 6, no. 3, pp. 19–30, 2015.</w:t>
      </w:r>
    </w:p>
    <w:p w14:paraId="36B6C67B" w14:textId="77777777" w:rsidR="009621C5" w:rsidRPr="009621C5" w:rsidRDefault="009621C5" w:rsidP="009621C5">
      <w:pPr>
        <w:autoSpaceDE w:val="0"/>
        <w:autoSpaceDN w:val="0"/>
        <w:adjustRightInd w:val="0"/>
        <w:spacing w:before="240" w:after="0" w:line="240" w:lineRule="auto"/>
        <w:ind w:left="640" w:hanging="640"/>
        <w:rPr>
          <w:noProof/>
          <w:sz w:val="32"/>
        </w:rPr>
      </w:pPr>
      <w:r w:rsidRPr="009621C5">
        <w:rPr>
          <w:noProof/>
          <w:sz w:val="32"/>
        </w:rPr>
        <w:t>[7]</w:t>
      </w:r>
      <w:r w:rsidRPr="009621C5">
        <w:rPr>
          <w:noProof/>
          <w:sz w:val="32"/>
        </w:rPr>
        <w:tab/>
        <w:t>G. K. Sagar, “Real Time Implementation of Optical Character Recognition Based TTS System using Raspberry pi,” no. 7, pp. 149–156, 2017.</w:t>
      </w:r>
    </w:p>
    <w:p w14:paraId="4E89F76E" w14:textId="79866AD4" w:rsidR="003A33EB" w:rsidRDefault="00283051">
      <w:pPr>
        <w:pStyle w:val="Heading1"/>
        <w:rPr>
          <w:rFonts w:ascii="Times New Roman" w:eastAsia="Times New Roman" w:hAnsi="Times New Roman" w:cs="Times New Roman"/>
        </w:rPr>
      </w:pPr>
      <w:r>
        <w:rPr>
          <w:rFonts w:ascii="Times New Roman" w:eastAsia="Times New Roman" w:hAnsi="Times New Roman" w:cs="Times New Roman"/>
        </w:rP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692EB" w14:textId="77777777" w:rsidR="002E2545" w:rsidRDefault="002E2545">
      <w:pPr>
        <w:spacing w:after="0" w:line="240" w:lineRule="auto"/>
      </w:pPr>
      <w:r>
        <w:separator/>
      </w:r>
    </w:p>
  </w:endnote>
  <w:endnote w:type="continuationSeparator" w:id="0">
    <w:p w14:paraId="6A5E7B13" w14:textId="77777777" w:rsidR="002E2545" w:rsidRDefault="002E2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977A7B">
      <w:rPr>
        <w:noProof/>
      </w:rPr>
      <w:t>1</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5F9A2" w14:textId="77777777" w:rsidR="002E2545" w:rsidRDefault="002E2545">
      <w:pPr>
        <w:spacing w:after="0" w:line="240" w:lineRule="auto"/>
      </w:pPr>
      <w:r>
        <w:separator/>
      </w:r>
    </w:p>
  </w:footnote>
  <w:footnote w:type="continuationSeparator" w:id="0">
    <w:p w14:paraId="6B0C1EAD" w14:textId="77777777" w:rsidR="002E2545" w:rsidRDefault="002E25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0MzUxMjc1Njc3NjcyM7VQ0lEKTi0uzszPAykwqgUAnPCw/iwAAAA="/>
  </w:docVars>
  <w:rsids>
    <w:rsidRoot w:val="003A33EB"/>
    <w:rsid w:val="00057A4A"/>
    <w:rsid w:val="0008127A"/>
    <w:rsid w:val="000B3F2F"/>
    <w:rsid w:val="00116BCA"/>
    <w:rsid w:val="00187117"/>
    <w:rsid w:val="001D591A"/>
    <w:rsid w:val="002177EE"/>
    <w:rsid w:val="00240F80"/>
    <w:rsid w:val="0025103D"/>
    <w:rsid w:val="00267724"/>
    <w:rsid w:val="00273D44"/>
    <w:rsid w:val="00283051"/>
    <w:rsid w:val="002E2545"/>
    <w:rsid w:val="002F4A70"/>
    <w:rsid w:val="00364044"/>
    <w:rsid w:val="003738BB"/>
    <w:rsid w:val="003A33EB"/>
    <w:rsid w:val="003B391B"/>
    <w:rsid w:val="003E09D9"/>
    <w:rsid w:val="003F52F8"/>
    <w:rsid w:val="0047024F"/>
    <w:rsid w:val="00570B5D"/>
    <w:rsid w:val="005A5C22"/>
    <w:rsid w:val="005F4120"/>
    <w:rsid w:val="006C13A4"/>
    <w:rsid w:val="007674EC"/>
    <w:rsid w:val="007C50E2"/>
    <w:rsid w:val="0085082B"/>
    <w:rsid w:val="009621C5"/>
    <w:rsid w:val="00977A7B"/>
    <w:rsid w:val="00A641DF"/>
    <w:rsid w:val="00AA6AC7"/>
    <w:rsid w:val="00AF0BA8"/>
    <w:rsid w:val="00BC265D"/>
    <w:rsid w:val="00BE3831"/>
    <w:rsid w:val="00C22BC2"/>
    <w:rsid w:val="00C25660"/>
    <w:rsid w:val="00CA50FC"/>
    <w:rsid w:val="00DA176A"/>
    <w:rsid w:val="00DC0404"/>
    <w:rsid w:val="00E03715"/>
    <w:rsid w:val="00F00436"/>
    <w:rsid w:val="00F4138F"/>
    <w:rsid w:val="00F75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ED535"/>
  <w15:docId w15:val="{54C02BD5-3E0A-41A8-AE11-A85127CF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19F71-5504-4492-ABF8-EB42EAFA0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6</Pages>
  <Words>3248</Words>
  <Characters>1851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uradha sanjeewa</cp:lastModifiedBy>
  <cp:revision>17</cp:revision>
  <dcterms:created xsi:type="dcterms:W3CDTF">2018-03-13T15:12:00Z</dcterms:created>
  <dcterms:modified xsi:type="dcterms:W3CDTF">2018-03-14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98d2f4-0a51-3585-93d3-2489a6cf7afa</vt:lpwstr>
  </property>
  <property fmtid="{D5CDD505-2E9C-101B-9397-08002B2CF9AE}" pid="24" name="Mendeley Citation Style_1">
    <vt:lpwstr>http://www.zotero.org/styles/ieee</vt:lpwstr>
  </property>
</Properties>
</file>